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49422D9" w14:textId="77777777" w:rsidR="001E7AB6" w:rsidRDefault="001E7AB6" w:rsidP="001E7AB6">
      <w:pPr>
        <w:pStyle w:val="Heading1"/>
        <w:spacing w:after="0" w:line="360" w:lineRule="auto"/>
      </w:pPr>
      <w:bookmarkStart w:id="0" w:name="_Toc197874747"/>
      <w:r>
        <w:t>DAFTAR PUSTAKA</w:t>
      </w:r>
      <w:bookmarkEnd w:id="0"/>
    </w:p>
    <w:p w14:paraId="3209BC0B" w14:textId="77777777" w:rsidR="001E7AB6" w:rsidRPr="00F34FED" w:rsidRDefault="001E7AB6" w:rsidP="001E7AB6">
      <w:pPr>
        <w:spacing w:after="0" w:line="360" w:lineRule="auto"/>
        <w:jc w:val="both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3A7FCA56" w14:textId="77777777" w:rsidR="001E7AB6" w:rsidRPr="00FA505C" w:rsidRDefault="001E7AB6" w:rsidP="001E7AB6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4FED">
        <w:rPr>
          <w:rFonts w:asciiTheme="majorBidi" w:hAnsiTheme="majorBidi" w:cstheme="majorBidi"/>
          <w:sz w:val="24"/>
          <w:szCs w:val="24"/>
        </w:rPr>
        <w:fldChar w:fldCharType="begin" w:fldLock="1"/>
      </w:r>
      <w:r w:rsidRPr="00F34FED">
        <w:rPr>
          <w:rFonts w:asciiTheme="majorBidi" w:hAnsiTheme="majorBidi" w:cstheme="majorBidi"/>
          <w:sz w:val="24"/>
          <w:szCs w:val="24"/>
        </w:rPr>
        <w:instrText xml:space="preserve">ADDIN Mendeley Bibliography CSL_BIBLIOGRAPHY </w:instrText>
      </w:r>
      <w:r w:rsidRPr="00F34FED">
        <w:rPr>
          <w:rFonts w:asciiTheme="majorBidi" w:hAnsiTheme="majorBidi" w:cstheme="majorBidi"/>
          <w:sz w:val="24"/>
          <w:szCs w:val="24"/>
        </w:rPr>
        <w:fldChar w:fldCharType="separate"/>
      </w:r>
      <w:r w:rsidRPr="00FA505C">
        <w:rPr>
          <w:rFonts w:ascii="Times New Roman" w:hAnsi="Times New Roman" w:cs="Times New Roman"/>
          <w:noProof/>
          <w:sz w:val="24"/>
          <w:szCs w:val="24"/>
        </w:rPr>
        <w:t xml:space="preserve">Azhimah, F., Saragih, C. L., Pandia, W., Sembiring, N. B., Ginting, E. P., &amp; Sitepu, H. P. (2023). Sosialisasi dan Aplikasi Pembuatan Biosaka Di Lahan Hortikultura Kabupaten Karo. </w:t>
      </w:r>
      <w:r w:rsidRPr="00FA505C">
        <w:rPr>
          <w:rFonts w:ascii="Times New Roman" w:hAnsi="Times New Roman" w:cs="Times New Roman"/>
          <w:i/>
          <w:iCs/>
          <w:noProof/>
          <w:sz w:val="24"/>
          <w:szCs w:val="24"/>
        </w:rPr>
        <w:t>Jurnal Pengabdian Masyarakat Bangsa</w:t>
      </w:r>
      <w:r w:rsidRPr="00FA505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A505C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FA505C">
        <w:rPr>
          <w:rFonts w:ascii="Times New Roman" w:hAnsi="Times New Roman" w:cs="Times New Roman"/>
          <w:noProof/>
          <w:sz w:val="24"/>
          <w:szCs w:val="24"/>
        </w:rPr>
        <w:t>(5), 216–224. https://doi.org/10.59837/jpmba.v1i5.95</w:t>
      </w:r>
    </w:p>
    <w:p w14:paraId="53822500" w14:textId="77777777" w:rsidR="001E7AB6" w:rsidRPr="00FA505C" w:rsidRDefault="001E7AB6" w:rsidP="001E7AB6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505C">
        <w:rPr>
          <w:rFonts w:ascii="Times New Roman" w:hAnsi="Times New Roman" w:cs="Times New Roman"/>
          <w:noProof/>
          <w:sz w:val="24"/>
          <w:szCs w:val="24"/>
        </w:rPr>
        <w:t xml:space="preserve">Badan Standarisasi Nasional. (2016). Sistem pertanian organik. </w:t>
      </w:r>
      <w:r w:rsidRPr="00FA505C">
        <w:rPr>
          <w:rFonts w:ascii="Times New Roman" w:hAnsi="Times New Roman" w:cs="Times New Roman"/>
          <w:i/>
          <w:iCs/>
          <w:noProof/>
          <w:sz w:val="24"/>
          <w:szCs w:val="24"/>
        </w:rPr>
        <w:t>Badan Standarsasi Nasional</w:t>
      </w:r>
      <w:r w:rsidRPr="00FA505C">
        <w:rPr>
          <w:rFonts w:ascii="Times New Roman" w:hAnsi="Times New Roman" w:cs="Times New Roman"/>
          <w:noProof/>
          <w:sz w:val="24"/>
          <w:szCs w:val="24"/>
        </w:rPr>
        <w:t>, 1–48. https://nasih.staff.ugm.ac.id/wp-content/uploads/SNI-6729-2016-sistem-pertanian-organik.pdf</w:t>
      </w:r>
    </w:p>
    <w:p w14:paraId="42D25016" w14:textId="77777777" w:rsidR="001E7AB6" w:rsidRPr="00FA505C" w:rsidRDefault="001E7AB6" w:rsidP="001E7AB6">
      <w:pPr>
        <w:widowControl w:val="0"/>
        <w:autoSpaceDE w:val="0"/>
        <w:autoSpaceDN w:val="0"/>
        <w:adjustRightInd w:val="0"/>
        <w:spacing w:after="0" w:line="36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505C">
        <w:rPr>
          <w:rFonts w:ascii="Times New Roman" w:hAnsi="Times New Roman" w:cs="Times New Roman"/>
          <w:noProof/>
          <w:sz w:val="24"/>
          <w:szCs w:val="24"/>
        </w:rPr>
        <w:t xml:space="preserve">Elwamendri, Damayanti, Y., Ulma, R. O., Fathoni, Z., &amp; Sophia. (2024). Pelatihan Pembuatan Pupuk Jadam (Implementasi Teknologi Leisa) Pada Kelompok Tani Padi Sawah Di Desa Setiris Kecamatan Maro Sebo Kabupaten Muaro Jambi. </w:t>
      </w:r>
      <w:r w:rsidRPr="00FA505C">
        <w:rPr>
          <w:rFonts w:ascii="Times New Roman" w:hAnsi="Times New Roman" w:cs="Times New Roman"/>
          <w:i/>
          <w:iCs/>
          <w:noProof/>
          <w:sz w:val="24"/>
          <w:szCs w:val="24"/>
        </w:rPr>
        <w:t>Journal Geej</w:t>
      </w:r>
      <w:r w:rsidRPr="00FA505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A505C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FA505C">
        <w:rPr>
          <w:rFonts w:ascii="Times New Roman" w:hAnsi="Times New Roman" w:cs="Times New Roman"/>
          <w:noProof/>
          <w:sz w:val="24"/>
          <w:szCs w:val="24"/>
        </w:rPr>
        <w:t>(1).</w:t>
      </w:r>
    </w:p>
    <w:p w14:paraId="195722BA" w14:textId="77777777" w:rsidR="001E7AB6" w:rsidRPr="00FA505C" w:rsidRDefault="001E7AB6" w:rsidP="001E7AB6">
      <w:pPr>
        <w:widowControl w:val="0"/>
        <w:autoSpaceDE w:val="0"/>
        <w:autoSpaceDN w:val="0"/>
        <w:adjustRightInd w:val="0"/>
        <w:spacing w:after="0" w:line="36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505C">
        <w:rPr>
          <w:rFonts w:ascii="Times New Roman" w:hAnsi="Times New Roman" w:cs="Times New Roman"/>
          <w:noProof/>
          <w:sz w:val="24"/>
          <w:szCs w:val="24"/>
        </w:rPr>
        <w:t xml:space="preserve">Harun, S. (2022). Analisis Produksi Kopi di Indonesia Tahun 2015-2020 Menggunakan Metode Cobb-Douglass. </w:t>
      </w:r>
      <w:r w:rsidRPr="00FA505C">
        <w:rPr>
          <w:rFonts w:ascii="Times New Roman" w:hAnsi="Times New Roman" w:cs="Times New Roman"/>
          <w:i/>
          <w:iCs/>
          <w:noProof/>
          <w:sz w:val="24"/>
          <w:szCs w:val="24"/>
        </w:rPr>
        <w:t>Jurnal Ilmiah Ekonomi Pembangunan</w:t>
      </w:r>
      <w:r w:rsidRPr="00FA505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A505C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FA505C">
        <w:rPr>
          <w:rFonts w:ascii="Times New Roman" w:hAnsi="Times New Roman" w:cs="Times New Roman"/>
          <w:noProof/>
          <w:sz w:val="24"/>
          <w:szCs w:val="24"/>
        </w:rPr>
        <w:t>(2), 102–109.</w:t>
      </w:r>
    </w:p>
    <w:p w14:paraId="3EDBFF07" w14:textId="77777777" w:rsidR="001E7AB6" w:rsidRPr="00FA505C" w:rsidRDefault="001E7AB6" w:rsidP="001E7AB6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505C">
        <w:rPr>
          <w:rFonts w:ascii="Times New Roman" w:hAnsi="Times New Roman" w:cs="Times New Roman"/>
          <w:noProof/>
          <w:sz w:val="24"/>
          <w:szCs w:val="24"/>
        </w:rPr>
        <w:t xml:space="preserve">IFOAM. (2009). Annual report 2008. </w:t>
      </w:r>
      <w:r w:rsidRPr="00FA505C">
        <w:rPr>
          <w:rFonts w:ascii="Times New Roman" w:hAnsi="Times New Roman" w:cs="Times New Roman"/>
          <w:i/>
          <w:iCs/>
          <w:noProof/>
          <w:sz w:val="24"/>
          <w:szCs w:val="24"/>
        </w:rPr>
        <w:t>EPPO Bulletin</w:t>
      </w:r>
      <w:r w:rsidRPr="00FA505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A505C">
        <w:rPr>
          <w:rFonts w:ascii="Times New Roman" w:hAnsi="Times New Roman" w:cs="Times New Roman"/>
          <w:i/>
          <w:iCs/>
          <w:noProof/>
          <w:sz w:val="24"/>
          <w:szCs w:val="24"/>
        </w:rPr>
        <w:t>39</w:t>
      </w:r>
      <w:r w:rsidRPr="00FA505C">
        <w:rPr>
          <w:rFonts w:ascii="Times New Roman" w:hAnsi="Times New Roman" w:cs="Times New Roman"/>
          <w:noProof/>
          <w:sz w:val="24"/>
          <w:szCs w:val="24"/>
        </w:rPr>
        <w:t>(3), 513–521. https://doi.org/10.1111/j.1365-2338.2009.02345.x</w:t>
      </w:r>
    </w:p>
    <w:p w14:paraId="18D397FF" w14:textId="77777777" w:rsidR="001E7AB6" w:rsidRPr="00FA505C" w:rsidRDefault="001E7AB6" w:rsidP="001E7AB6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505C">
        <w:rPr>
          <w:rFonts w:ascii="Times New Roman" w:hAnsi="Times New Roman" w:cs="Times New Roman"/>
          <w:noProof/>
          <w:sz w:val="24"/>
          <w:szCs w:val="24"/>
        </w:rPr>
        <w:t>Khairina, H. A. (2020).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</w:t>
      </w:r>
      <w:r w:rsidRPr="00FA505C">
        <w:rPr>
          <w:rFonts w:ascii="Times New Roman" w:hAnsi="Times New Roman" w:cs="Times New Roman"/>
          <w:noProof/>
          <w:sz w:val="24"/>
          <w:szCs w:val="24"/>
        </w:rPr>
        <w:t xml:space="preserve">Analisis Penerapan Sistem Pertanian Organik Di Kelompok Tani Mandiri Kecamatan Pacet, Kabupaten Cianjur. </w:t>
      </w:r>
      <w:r w:rsidRPr="00FA505C">
        <w:rPr>
          <w:rFonts w:ascii="Times New Roman" w:hAnsi="Times New Roman" w:cs="Times New Roman"/>
          <w:i/>
          <w:iCs/>
          <w:noProof/>
          <w:sz w:val="24"/>
          <w:szCs w:val="24"/>
        </w:rPr>
        <w:t>Skripsi</w:t>
      </w:r>
      <w:r w:rsidRPr="00FA505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A505C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FA505C">
        <w:rPr>
          <w:rFonts w:ascii="Times New Roman" w:hAnsi="Times New Roman" w:cs="Times New Roman"/>
          <w:noProof/>
          <w:sz w:val="24"/>
          <w:szCs w:val="24"/>
        </w:rPr>
        <w:t>(75), 147–154. Https://Doi.Org/10.1016/J.Jnc.2020.125798%0ahttps://Doi.Org/10.1016/J.Smr.2020.02.002%0ahttp://Www.Ncbi.Nlm.Nih.Gov/Pubmed/810049%0ahttp://Doi.Wiley.Com/10.1002/Anie.197505391%0ahttp://Www.Sciencedirect.Com/Science/Article/Pii/B9780857090409500205%0ahttp:</w:t>
      </w:r>
    </w:p>
    <w:p w14:paraId="087ACD0F" w14:textId="77777777" w:rsidR="001E7AB6" w:rsidRPr="00FA505C" w:rsidRDefault="001E7AB6" w:rsidP="001E7AB6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505C">
        <w:rPr>
          <w:rFonts w:ascii="Times New Roman" w:hAnsi="Times New Roman" w:cs="Times New Roman"/>
          <w:noProof/>
          <w:sz w:val="24"/>
          <w:szCs w:val="24"/>
        </w:rPr>
        <w:t xml:space="preserve">Khoiroh, M., Umma, S., Amalia, F. K., Zulfa, E. I., Nurdamayanti, E. F., Dirana, F. S., Fithrotuzzahroh, F., Khabiburrochman, K., Amrulloh, M. H., Ahmad, M. A. G., Aulia, N., Apriana, P. N., &amp; Mara, R. A. (2023). Pemberdayaan Inovasi Pupuk Organik Cair Jakaba Super untuk Mengoptimalkan Hasil Panen Bawang Merah di Desa Puhkerep, Rejoso, Nganjuk. </w:t>
      </w:r>
      <w:r w:rsidRPr="00FA505C">
        <w:rPr>
          <w:rFonts w:ascii="Times New Roman" w:hAnsi="Times New Roman" w:cs="Times New Roman"/>
          <w:i/>
          <w:iCs/>
          <w:noProof/>
          <w:sz w:val="24"/>
          <w:szCs w:val="24"/>
        </w:rPr>
        <w:t>E-Dimas: Jurnal Pengabdian Kepada Masyarakat</w:t>
      </w:r>
      <w:r w:rsidRPr="00FA505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A505C">
        <w:rPr>
          <w:rFonts w:ascii="Times New Roman" w:hAnsi="Times New Roman" w:cs="Times New Roman"/>
          <w:i/>
          <w:iCs/>
          <w:noProof/>
          <w:sz w:val="24"/>
          <w:szCs w:val="24"/>
        </w:rPr>
        <w:t>14</w:t>
      </w:r>
      <w:r w:rsidRPr="00FA505C">
        <w:rPr>
          <w:rFonts w:ascii="Times New Roman" w:hAnsi="Times New Roman" w:cs="Times New Roman"/>
          <w:noProof/>
          <w:sz w:val="24"/>
          <w:szCs w:val="24"/>
        </w:rPr>
        <w:t>(3), 457–465. https://doi.org/10.26877/e-dimas.v14i3.12948</w:t>
      </w:r>
    </w:p>
    <w:p w14:paraId="6A196D7F" w14:textId="77777777" w:rsidR="001E7AB6" w:rsidRPr="00FA505C" w:rsidRDefault="001E7AB6" w:rsidP="001E7AB6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505C">
        <w:rPr>
          <w:rFonts w:ascii="Times New Roman" w:hAnsi="Times New Roman" w:cs="Times New Roman"/>
          <w:noProof/>
          <w:sz w:val="24"/>
          <w:szCs w:val="24"/>
        </w:rPr>
        <w:t xml:space="preserve">Madusari, S. (2016). Kajian Aplikasi Mikroorganisme Lokal Bonggol Pisang dan </w:t>
      </w:r>
      <w:r w:rsidRPr="00FA505C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Mikoriza Pada Media Tanam Terhadap Karakter Pertumbuhan Bibit Kelapa Sawit (Elaeis guineensis Jacq …. </w:t>
      </w:r>
      <w:r w:rsidRPr="00FA505C">
        <w:rPr>
          <w:rFonts w:ascii="Times New Roman" w:hAnsi="Times New Roman" w:cs="Times New Roman"/>
          <w:i/>
          <w:iCs/>
          <w:noProof/>
          <w:sz w:val="24"/>
          <w:szCs w:val="24"/>
        </w:rPr>
        <w:t>Jurnal Citra Widya Edukasi</w:t>
      </w:r>
      <w:r w:rsidRPr="00FA505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A505C">
        <w:rPr>
          <w:rFonts w:ascii="Times New Roman" w:hAnsi="Times New Roman" w:cs="Times New Roman"/>
          <w:i/>
          <w:iCs/>
          <w:noProof/>
          <w:sz w:val="24"/>
          <w:szCs w:val="24"/>
        </w:rPr>
        <w:t>VIII</w:t>
      </w:r>
      <w:r w:rsidRPr="00FA505C">
        <w:rPr>
          <w:rFonts w:ascii="Times New Roman" w:hAnsi="Times New Roman" w:cs="Times New Roman"/>
          <w:noProof/>
          <w:sz w:val="24"/>
          <w:szCs w:val="24"/>
        </w:rPr>
        <w:t>(1), 1–17. http://journal.cwe.ac.id/index.php/jurnal_citrawidyaedukasi/article/view/83</w:t>
      </w:r>
    </w:p>
    <w:p w14:paraId="6C8A920D" w14:textId="77777777" w:rsidR="001E7AB6" w:rsidRPr="00FA505C" w:rsidRDefault="001E7AB6" w:rsidP="001E7AB6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505C">
        <w:rPr>
          <w:rFonts w:ascii="Times New Roman" w:hAnsi="Times New Roman" w:cs="Times New Roman"/>
          <w:noProof/>
          <w:sz w:val="24"/>
          <w:szCs w:val="24"/>
        </w:rPr>
        <w:t xml:space="preserve">Mayrowani, H. (2016). Pengembangan Pertanian Organik di Indonesia. </w:t>
      </w:r>
      <w:r w:rsidRPr="00FA505C">
        <w:rPr>
          <w:rFonts w:ascii="Times New Roman" w:hAnsi="Times New Roman" w:cs="Times New Roman"/>
          <w:i/>
          <w:iCs/>
          <w:noProof/>
          <w:sz w:val="24"/>
          <w:szCs w:val="24"/>
        </w:rPr>
        <w:t>Forum Penelitian Agro Ekonomi</w:t>
      </w:r>
      <w:r w:rsidRPr="00FA505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A505C">
        <w:rPr>
          <w:rFonts w:ascii="Times New Roman" w:hAnsi="Times New Roman" w:cs="Times New Roman"/>
          <w:i/>
          <w:iCs/>
          <w:noProof/>
          <w:sz w:val="24"/>
          <w:szCs w:val="24"/>
        </w:rPr>
        <w:t>30</w:t>
      </w:r>
      <w:r w:rsidRPr="00FA505C">
        <w:rPr>
          <w:rFonts w:ascii="Times New Roman" w:hAnsi="Times New Roman" w:cs="Times New Roman"/>
          <w:noProof/>
          <w:sz w:val="24"/>
          <w:szCs w:val="24"/>
        </w:rPr>
        <w:t>(2), 91. https://doi.org/10.21082/fae.v30n2.2012.91-108</w:t>
      </w:r>
    </w:p>
    <w:p w14:paraId="1B11F2AA" w14:textId="77777777" w:rsidR="001E7AB6" w:rsidRPr="00FA505C" w:rsidRDefault="001E7AB6" w:rsidP="001E7AB6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505C">
        <w:rPr>
          <w:rFonts w:ascii="Times New Roman" w:hAnsi="Times New Roman" w:cs="Times New Roman"/>
          <w:noProof/>
          <w:sz w:val="24"/>
          <w:szCs w:val="24"/>
        </w:rPr>
        <w:t xml:space="preserve">Mohd Iqbal, Sitepu, M. P., Utami, Z., Ulfa, N., Asril, G. R., Farhan, R., Muna, R., Salsabila, A. Z., &amp; Safira, S. S. (2024). Pembuatan dan Pemanfaatan Pupuk Organik Cair (POC) dari Air Cucian Beras Terhadap Pertumbuhan Tanaman Hortikultura di Dayah Al-Kamal, Keunaloi. </w:t>
      </w:r>
      <w:r w:rsidRPr="00FA505C">
        <w:rPr>
          <w:rFonts w:ascii="Times New Roman" w:hAnsi="Times New Roman" w:cs="Times New Roman"/>
          <w:i/>
          <w:iCs/>
          <w:noProof/>
          <w:sz w:val="24"/>
          <w:szCs w:val="24"/>
        </w:rPr>
        <w:t>Jurnal Pengabdian Aceh</w:t>
      </w:r>
      <w:r w:rsidRPr="00FA505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A505C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FA505C">
        <w:rPr>
          <w:rFonts w:ascii="Times New Roman" w:hAnsi="Times New Roman" w:cs="Times New Roman"/>
          <w:noProof/>
          <w:sz w:val="24"/>
          <w:szCs w:val="24"/>
        </w:rPr>
        <w:t>(1), 49–56.</w:t>
      </w:r>
    </w:p>
    <w:p w14:paraId="1A9713A4" w14:textId="77777777" w:rsidR="001E7AB6" w:rsidRPr="00FA505C" w:rsidRDefault="001E7AB6" w:rsidP="001E7AB6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505C">
        <w:rPr>
          <w:rFonts w:ascii="Times New Roman" w:hAnsi="Times New Roman" w:cs="Times New Roman"/>
          <w:noProof/>
          <w:sz w:val="24"/>
          <w:szCs w:val="24"/>
        </w:rPr>
        <w:t xml:space="preserve">Norliyani, A., Santi, M., Huda, J., &amp; Mahdiannoor. (2023). Budidaya Cabai Merah Menggunakan Jakaba do Lahan Podsolik. </w:t>
      </w:r>
      <w:r w:rsidRPr="00FA505C">
        <w:rPr>
          <w:rFonts w:ascii="Times New Roman" w:hAnsi="Times New Roman" w:cs="Times New Roman"/>
          <w:i/>
          <w:iCs/>
          <w:noProof/>
          <w:sz w:val="24"/>
          <w:szCs w:val="24"/>
        </w:rPr>
        <w:t>AT-TAWASSUTH: Jurnal Ekonomi Islam</w:t>
      </w:r>
      <w:r w:rsidRPr="00FA505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A505C">
        <w:rPr>
          <w:rFonts w:ascii="Times New Roman" w:hAnsi="Times New Roman" w:cs="Times New Roman"/>
          <w:i/>
          <w:iCs/>
          <w:noProof/>
          <w:sz w:val="24"/>
          <w:szCs w:val="24"/>
        </w:rPr>
        <w:t>VIII</w:t>
      </w:r>
      <w:r w:rsidRPr="00FA505C">
        <w:rPr>
          <w:rFonts w:ascii="Times New Roman" w:hAnsi="Times New Roman" w:cs="Times New Roman"/>
          <w:noProof/>
          <w:sz w:val="24"/>
          <w:szCs w:val="24"/>
        </w:rPr>
        <w:t>(I), 1–19.</w:t>
      </w:r>
    </w:p>
    <w:p w14:paraId="30D930AD" w14:textId="77777777" w:rsidR="001E7AB6" w:rsidRPr="00FA505C" w:rsidRDefault="001E7AB6" w:rsidP="001E7AB6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505C">
        <w:rPr>
          <w:rFonts w:ascii="Times New Roman" w:hAnsi="Times New Roman" w:cs="Times New Roman"/>
          <w:noProof/>
          <w:sz w:val="24"/>
          <w:szCs w:val="24"/>
        </w:rPr>
        <w:t xml:space="preserve">Nurcahyo, T. R. (2016). Respon Petani Hortikultura Terhadap Penggunaan Pupuk Organik di Kota Mataram. </w:t>
      </w:r>
      <w:r w:rsidRPr="00FA505C">
        <w:rPr>
          <w:rFonts w:ascii="Times New Roman" w:hAnsi="Times New Roman" w:cs="Times New Roman"/>
          <w:i/>
          <w:iCs/>
          <w:noProof/>
          <w:sz w:val="24"/>
          <w:szCs w:val="24"/>
        </w:rPr>
        <w:t>Universitas Mataram</w:t>
      </w:r>
      <w:r w:rsidRPr="00FA505C">
        <w:rPr>
          <w:rFonts w:ascii="Times New Roman" w:hAnsi="Times New Roman" w:cs="Times New Roman"/>
          <w:noProof/>
          <w:sz w:val="24"/>
          <w:szCs w:val="24"/>
        </w:rPr>
        <w:t>, 1–20. http://eprints.unram.ac.id/id/eprint/8561%0Ahttp://eprints.unram.ac.id/8561/1/JURNAL.pdf</w:t>
      </w:r>
    </w:p>
    <w:p w14:paraId="172D3C3C" w14:textId="77777777" w:rsidR="001E7AB6" w:rsidRPr="00FA505C" w:rsidRDefault="001E7AB6" w:rsidP="001E7AB6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505C">
        <w:rPr>
          <w:rFonts w:ascii="Times New Roman" w:hAnsi="Times New Roman" w:cs="Times New Roman"/>
          <w:noProof/>
          <w:sz w:val="24"/>
          <w:szCs w:val="24"/>
        </w:rPr>
        <w:t xml:space="preserve">Permentan. (2011). Peraturan Menteri Pertanian Nomor 70/Peraturan Menteri Pertanian Republik Indonesia/SR.140/10/2011 Tentang Pupuk Organik, Pupuk Hayati Dan Pembenah Tanah. </w:t>
      </w:r>
      <w:r w:rsidRPr="00FA505C">
        <w:rPr>
          <w:rFonts w:ascii="Times New Roman" w:hAnsi="Times New Roman" w:cs="Times New Roman"/>
          <w:i/>
          <w:iCs/>
          <w:noProof/>
          <w:sz w:val="24"/>
          <w:szCs w:val="24"/>
        </w:rPr>
        <w:t>Permentan</w:t>
      </w:r>
      <w:r w:rsidRPr="00FA505C">
        <w:rPr>
          <w:rFonts w:ascii="Times New Roman" w:hAnsi="Times New Roman" w:cs="Times New Roman"/>
          <w:noProof/>
          <w:sz w:val="24"/>
          <w:szCs w:val="24"/>
        </w:rPr>
        <w:t>, 16.</w:t>
      </w:r>
    </w:p>
    <w:p w14:paraId="3D6C860A" w14:textId="77777777" w:rsidR="001E7AB6" w:rsidRPr="00FA505C" w:rsidRDefault="001E7AB6" w:rsidP="001E7AB6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505C">
        <w:rPr>
          <w:rFonts w:ascii="Times New Roman" w:hAnsi="Times New Roman" w:cs="Times New Roman"/>
          <w:noProof/>
          <w:sz w:val="24"/>
          <w:szCs w:val="24"/>
        </w:rPr>
        <w:t xml:space="preserve">Pitaloka, D. (2020). Hortikultura: Potensi, Pengembangan Dan Tantangan. </w:t>
      </w:r>
      <w:r w:rsidRPr="00FA505C">
        <w:rPr>
          <w:rFonts w:ascii="Times New Roman" w:hAnsi="Times New Roman" w:cs="Times New Roman"/>
          <w:i/>
          <w:iCs/>
          <w:noProof/>
          <w:sz w:val="24"/>
          <w:szCs w:val="24"/>
        </w:rPr>
        <w:t>Jurnal Teknologi Terapan: G-Tech</w:t>
      </w:r>
      <w:r w:rsidRPr="00FA505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A505C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FA505C">
        <w:rPr>
          <w:rFonts w:ascii="Times New Roman" w:hAnsi="Times New Roman" w:cs="Times New Roman"/>
          <w:noProof/>
          <w:sz w:val="24"/>
          <w:szCs w:val="24"/>
        </w:rPr>
        <w:t>(1), 1–4. https://doi.org/10.33379/gtech.v1i1.260</w:t>
      </w:r>
    </w:p>
    <w:p w14:paraId="075F08F9" w14:textId="77777777" w:rsidR="001E7AB6" w:rsidRPr="00FA505C" w:rsidRDefault="001E7AB6" w:rsidP="001E7AB6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505C">
        <w:rPr>
          <w:rFonts w:ascii="Times New Roman" w:hAnsi="Times New Roman" w:cs="Times New Roman"/>
          <w:noProof/>
          <w:sz w:val="24"/>
          <w:szCs w:val="24"/>
        </w:rPr>
        <w:t xml:space="preserve">Purba, T., Situmeang, R., Rohman, H. F., Mahyati, Asri, Firgiyanto, R., &amp; Junaedi, A. S. (2021). </w:t>
      </w:r>
      <w:r w:rsidRPr="00FA505C">
        <w:rPr>
          <w:rFonts w:ascii="Times New Roman" w:hAnsi="Times New Roman" w:cs="Times New Roman"/>
          <w:i/>
          <w:iCs/>
          <w:noProof/>
          <w:sz w:val="24"/>
          <w:szCs w:val="24"/>
        </w:rPr>
        <w:t>Pupuk dan Teknologi Pemupukan</w:t>
      </w:r>
      <w:r w:rsidRPr="00FA505C">
        <w:rPr>
          <w:rFonts w:ascii="Times New Roman" w:hAnsi="Times New Roman" w:cs="Times New Roman"/>
          <w:noProof/>
          <w:sz w:val="24"/>
          <w:szCs w:val="24"/>
        </w:rPr>
        <w:t>. Yayasan Kita Menulis.</w:t>
      </w:r>
    </w:p>
    <w:p w14:paraId="63E7FC0A" w14:textId="77777777" w:rsidR="001E7AB6" w:rsidRPr="00FA505C" w:rsidRDefault="001E7AB6" w:rsidP="001E7AB6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505C">
        <w:rPr>
          <w:rFonts w:ascii="Times New Roman" w:hAnsi="Times New Roman" w:cs="Times New Roman"/>
          <w:noProof/>
          <w:sz w:val="24"/>
          <w:szCs w:val="24"/>
        </w:rPr>
        <w:t xml:space="preserve">Purnomo, R., Santoso, M., &amp; Heddy, S. (2013). Terhadap Pertumbuhan Dan Hasil Tanaman Mentimun ( Cucumis Sativus L .) The Effect Of Various Dosages Of Organic And Inorganic Fertilizers On Plant Growth And Yield Of Cucumber ( Cucumis Sativus L .). </w:t>
      </w:r>
      <w:r w:rsidRPr="00FA505C">
        <w:rPr>
          <w:rFonts w:ascii="Times New Roman" w:hAnsi="Times New Roman" w:cs="Times New Roman"/>
          <w:i/>
          <w:iCs/>
          <w:noProof/>
          <w:sz w:val="24"/>
          <w:szCs w:val="24"/>
        </w:rPr>
        <w:t>J Produksi Tanaman</w:t>
      </w:r>
      <w:r w:rsidRPr="00FA505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A505C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FA505C">
        <w:rPr>
          <w:rFonts w:ascii="Times New Roman" w:hAnsi="Times New Roman" w:cs="Times New Roman"/>
          <w:noProof/>
          <w:sz w:val="24"/>
          <w:szCs w:val="24"/>
        </w:rPr>
        <w:t>(3), 93–100.</w:t>
      </w:r>
    </w:p>
    <w:p w14:paraId="55BD05B1" w14:textId="77777777" w:rsidR="001E7AB6" w:rsidRPr="00FA505C" w:rsidRDefault="001E7AB6" w:rsidP="001E7AB6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505C">
        <w:rPr>
          <w:rFonts w:ascii="Times New Roman" w:hAnsi="Times New Roman" w:cs="Times New Roman"/>
          <w:noProof/>
          <w:sz w:val="24"/>
          <w:szCs w:val="24"/>
        </w:rPr>
        <w:t xml:space="preserve">Purnomo, S. H., Azis, M. A., &amp; Apriliani, S. (2025). Peningkatan Produktivitas Tanaman Hortikultura dan Pangan dengan Menggunakan Pupuk Organik </w:t>
      </w:r>
      <w:r w:rsidRPr="00FA505C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menuju Pertanian Berkelanjutan. </w:t>
      </w:r>
      <w:r w:rsidRPr="00FA505C">
        <w:rPr>
          <w:rFonts w:ascii="Times New Roman" w:hAnsi="Times New Roman" w:cs="Times New Roman"/>
          <w:i/>
          <w:iCs/>
          <w:noProof/>
          <w:sz w:val="24"/>
          <w:szCs w:val="24"/>
        </w:rPr>
        <w:t>Abdimas Galuh</w:t>
      </w:r>
      <w:r w:rsidRPr="00FA505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A505C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FA505C">
        <w:rPr>
          <w:rFonts w:ascii="Times New Roman" w:hAnsi="Times New Roman" w:cs="Times New Roman"/>
          <w:noProof/>
          <w:sz w:val="24"/>
          <w:szCs w:val="24"/>
        </w:rPr>
        <w:t>(1), 32–38.</w:t>
      </w:r>
    </w:p>
    <w:p w14:paraId="4F902D05" w14:textId="77777777" w:rsidR="001E7AB6" w:rsidRPr="00FA505C" w:rsidRDefault="001E7AB6" w:rsidP="001E7AB6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505C">
        <w:rPr>
          <w:rFonts w:ascii="Times New Roman" w:hAnsi="Times New Roman" w:cs="Times New Roman"/>
          <w:noProof/>
          <w:sz w:val="24"/>
          <w:szCs w:val="24"/>
        </w:rPr>
        <w:t xml:space="preserve">Puspitorini., P., &amp; P, G. I. (2015). </w:t>
      </w:r>
      <w:r w:rsidRPr="00FA505C">
        <w:rPr>
          <w:rFonts w:ascii="Times New Roman" w:hAnsi="Times New Roman" w:cs="Times New Roman"/>
          <w:i/>
          <w:iCs/>
          <w:noProof/>
          <w:sz w:val="24"/>
          <w:szCs w:val="24"/>
        </w:rPr>
        <w:t>Dasar Dasar Ilmu Tanah</w:t>
      </w:r>
      <w:r w:rsidRPr="00FA505C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691BEADC" w14:textId="77777777" w:rsidR="001E7AB6" w:rsidRPr="00FA505C" w:rsidRDefault="001E7AB6" w:rsidP="001E7AB6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505C">
        <w:rPr>
          <w:rFonts w:ascii="Times New Roman" w:hAnsi="Times New Roman" w:cs="Times New Roman"/>
          <w:noProof/>
          <w:sz w:val="24"/>
          <w:szCs w:val="24"/>
        </w:rPr>
        <w:t xml:space="preserve">Rachma, N., &amp; Umam, A. S. (2021). Pertanian Organik Sebagai Solusi Pertanian Berkelanjutan Di Era New Normal. </w:t>
      </w:r>
      <w:r w:rsidRPr="00FA505C">
        <w:rPr>
          <w:rFonts w:ascii="Times New Roman" w:hAnsi="Times New Roman" w:cs="Times New Roman"/>
          <w:i/>
          <w:iCs/>
          <w:noProof/>
          <w:sz w:val="24"/>
          <w:szCs w:val="24"/>
        </w:rPr>
        <w:t>Jurnal Pembelajaran Pemberdayaan Masyarakat (JP2M)</w:t>
      </w:r>
      <w:r w:rsidRPr="00FA505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A505C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FA505C">
        <w:rPr>
          <w:rFonts w:ascii="Times New Roman" w:hAnsi="Times New Roman" w:cs="Times New Roman"/>
          <w:noProof/>
          <w:sz w:val="24"/>
          <w:szCs w:val="24"/>
        </w:rPr>
        <w:t>(4), 328. https://doi.org/10.33474/jp2m.v1i4.8716</w:t>
      </w:r>
    </w:p>
    <w:p w14:paraId="6F0DF627" w14:textId="77777777" w:rsidR="001E7AB6" w:rsidRPr="00FA505C" w:rsidRDefault="001E7AB6" w:rsidP="001E7AB6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505C">
        <w:rPr>
          <w:rFonts w:ascii="Times New Roman" w:hAnsi="Times New Roman" w:cs="Times New Roman"/>
          <w:noProof/>
          <w:sz w:val="24"/>
          <w:szCs w:val="24"/>
        </w:rPr>
        <w:t xml:space="preserve">Reflis, Sumartono, E., Nyayu Neti Arianti, &amp; Ketut Sukiyono. (2023). Biosaka pengembangan pertanian organik. </w:t>
      </w:r>
      <w:r w:rsidRPr="00FA505C">
        <w:rPr>
          <w:rFonts w:ascii="Times New Roman" w:hAnsi="Times New Roman" w:cs="Times New Roman"/>
          <w:i/>
          <w:iCs/>
          <w:noProof/>
          <w:sz w:val="24"/>
          <w:szCs w:val="24"/>
        </w:rPr>
        <w:t>Community Development Journal</w:t>
      </w:r>
      <w:r w:rsidRPr="00FA505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A505C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FA505C">
        <w:rPr>
          <w:rFonts w:ascii="Times New Roman" w:hAnsi="Times New Roman" w:cs="Times New Roman"/>
          <w:noProof/>
          <w:sz w:val="24"/>
          <w:szCs w:val="24"/>
        </w:rPr>
        <w:t>(2), 2939–2945. http://journal.universitaspahlawan.ac.id/index.php/cdj/article/view/14691%0Ahttp://journal.universitaspahlawan.ac.id/index.php/cdj/article/download/14691/11564</w:t>
      </w:r>
    </w:p>
    <w:p w14:paraId="05A91628" w14:textId="77777777" w:rsidR="001E7AB6" w:rsidRPr="00FA505C" w:rsidRDefault="001E7AB6" w:rsidP="001E7AB6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505C">
        <w:rPr>
          <w:rFonts w:ascii="Times New Roman" w:hAnsi="Times New Roman" w:cs="Times New Roman"/>
          <w:noProof/>
          <w:sz w:val="24"/>
          <w:szCs w:val="24"/>
        </w:rPr>
        <w:t xml:space="preserve">Sarumaha, O. (2018). pertumbuhan dan produksi tanaman mentimun (cucumis sativus L) dengan aplikasi bokasi ampas teh dan mikoriza. </w:t>
      </w:r>
      <w:r w:rsidRPr="00FA505C">
        <w:rPr>
          <w:rFonts w:ascii="Times New Roman" w:hAnsi="Times New Roman" w:cs="Times New Roman"/>
          <w:i/>
          <w:iCs/>
          <w:noProof/>
          <w:sz w:val="24"/>
          <w:szCs w:val="24"/>
        </w:rPr>
        <w:t>Pemutusan Hubungan Kerja</w:t>
      </w:r>
      <w:r w:rsidRPr="00FA505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A505C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FA505C">
        <w:rPr>
          <w:rFonts w:ascii="Times New Roman" w:hAnsi="Times New Roman" w:cs="Times New Roman"/>
          <w:noProof/>
          <w:sz w:val="24"/>
          <w:szCs w:val="24"/>
        </w:rPr>
        <w:t>, 1–12.</w:t>
      </w:r>
    </w:p>
    <w:p w14:paraId="42C3A3DE" w14:textId="77777777" w:rsidR="001E7AB6" w:rsidRPr="00FA505C" w:rsidRDefault="001E7AB6" w:rsidP="001E7AB6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505C">
        <w:rPr>
          <w:rFonts w:ascii="Times New Roman" w:hAnsi="Times New Roman" w:cs="Times New Roman"/>
          <w:noProof/>
          <w:sz w:val="24"/>
          <w:szCs w:val="24"/>
        </w:rPr>
        <w:t xml:space="preserve">Sentana, S. (2010). Pupuk Organik, Peluang dan Kendalanya. </w:t>
      </w:r>
      <w:r w:rsidRPr="00FA505C">
        <w:rPr>
          <w:rFonts w:ascii="Times New Roman" w:hAnsi="Times New Roman" w:cs="Times New Roman"/>
          <w:i/>
          <w:iCs/>
          <w:noProof/>
          <w:sz w:val="24"/>
          <w:szCs w:val="24"/>
        </w:rPr>
        <w:t>Prosiding Seminar Nasional Teknik Kimia “Kejuangan,”</w:t>
      </w:r>
      <w:r w:rsidRPr="00FA505C">
        <w:rPr>
          <w:rFonts w:ascii="Times New Roman" w:hAnsi="Times New Roman" w:cs="Times New Roman"/>
          <w:noProof/>
          <w:sz w:val="24"/>
          <w:szCs w:val="24"/>
        </w:rPr>
        <w:t xml:space="preserve"> 1–4.</w:t>
      </w:r>
    </w:p>
    <w:p w14:paraId="66726359" w14:textId="77777777" w:rsidR="001E7AB6" w:rsidRPr="00FA505C" w:rsidRDefault="001E7AB6" w:rsidP="001E7AB6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505C">
        <w:rPr>
          <w:rFonts w:ascii="Times New Roman" w:hAnsi="Times New Roman" w:cs="Times New Roman"/>
          <w:noProof/>
          <w:sz w:val="24"/>
          <w:szCs w:val="24"/>
        </w:rPr>
        <w:t xml:space="preserve">Sudibyo, H., Ulum, M. B., &amp; Efendi, R. (2023). Sistem Pakar Mengidentifikasi Penyakit pada Tanaman Cabai. </w:t>
      </w:r>
      <w:r w:rsidRPr="00FA505C">
        <w:rPr>
          <w:rFonts w:ascii="Times New Roman" w:hAnsi="Times New Roman" w:cs="Times New Roman"/>
          <w:i/>
          <w:iCs/>
          <w:noProof/>
          <w:sz w:val="24"/>
          <w:szCs w:val="24"/>
        </w:rPr>
        <w:t>Innovative: Journal Of Social Science Research</w:t>
      </w:r>
      <w:r w:rsidRPr="00FA505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A505C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FA505C">
        <w:rPr>
          <w:rFonts w:ascii="Times New Roman" w:hAnsi="Times New Roman" w:cs="Times New Roman"/>
          <w:noProof/>
          <w:sz w:val="24"/>
          <w:szCs w:val="24"/>
        </w:rPr>
        <w:t>(4), 5922–5934.</w:t>
      </w:r>
    </w:p>
    <w:p w14:paraId="4D5A3628" w14:textId="77777777" w:rsidR="001E7AB6" w:rsidRPr="00FA505C" w:rsidRDefault="001E7AB6" w:rsidP="001E7AB6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505C">
        <w:rPr>
          <w:rFonts w:ascii="Times New Roman" w:hAnsi="Times New Roman" w:cs="Times New Roman"/>
          <w:noProof/>
          <w:sz w:val="24"/>
          <w:szCs w:val="24"/>
        </w:rPr>
        <w:t xml:space="preserve">Wiwik Hartatik, Ladiyani R. Widowati, &amp; Husnain. (2015). Peranan Pupuk Organik dalam Peningkatan Produktivitas Tanah dan Tanaman. Jurnal Sumber Daya Lahan. </w:t>
      </w:r>
      <w:r w:rsidRPr="00FA505C">
        <w:rPr>
          <w:rFonts w:ascii="Times New Roman" w:hAnsi="Times New Roman" w:cs="Times New Roman"/>
          <w:i/>
          <w:iCs/>
          <w:noProof/>
          <w:sz w:val="24"/>
          <w:szCs w:val="24"/>
        </w:rPr>
        <w:t>Jurnal Sumberdaya Lahan</w:t>
      </w:r>
      <w:r w:rsidRPr="00FA505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A505C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FA505C">
        <w:rPr>
          <w:rFonts w:ascii="Times New Roman" w:hAnsi="Times New Roman" w:cs="Times New Roman"/>
          <w:noProof/>
          <w:sz w:val="24"/>
          <w:szCs w:val="24"/>
        </w:rPr>
        <w:t>, 107–120.</w:t>
      </w:r>
    </w:p>
    <w:p w14:paraId="18DC7ACB" w14:textId="77777777" w:rsidR="001E7AB6" w:rsidRPr="00FA505C" w:rsidRDefault="001E7AB6" w:rsidP="001E7AB6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505C">
        <w:rPr>
          <w:rFonts w:ascii="Times New Roman" w:hAnsi="Times New Roman" w:cs="Times New Roman"/>
          <w:noProof/>
          <w:sz w:val="24"/>
          <w:szCs w:val="24"/>
        </w:rPr>
        <w:t xml:space="preserve">Yermias Windi, Uska Peku Jawang, &amp; Melycorianda H. Ndapamuri. (2022). The Quality Test of Bokasi Fertilizer a Combination of Local Ingredients from the Leaves of Gamal, Kirinyuh and Lamtoro Plant Leaves. </w:t>
      </w:r>
      <w:r w:rsidRPr="00FA505C">
        <w:rPr>
          <w:rFonts w:ascii="Times New Roman" w:hAnsi="Times New Roman" w:cs="Times New Roman"/>
          <w:i/>
          <w:iCs/>
          <w:noProof/>
          <w:sz w:val="24"/>
          <w:szCs w:val="24"/>
        </w:rPr>
        <w:t>Asian Journal of Healthcare Analytics</w:t>
      </w:r>
      <w:r w:rsidRPr="00FA505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A505C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FA505C">
        <w:rPr>
          <w:rFonts w:ascii="Times New Roman" w:hAnsi="Times New Roman" w:cs="Times New Roman"/>
          <w:noProof/>
          <w:sz w:val="24"/>
          <w:szCs w:val="24"/>
        </w:rPr>
        <w:t>(2), 119–132. https://doi.org/10.55927/ajha.v1i2.1673</w:t>
      </w:r>
    </w:p>
    <w:p w14:paraId="5D5F848D" w14:textId="77777777" w:rsidR="001E7AB6" w:rsidRPr="00FA505C" w:rsidRDefault="001E7AB6" w:rsidP="001E7AB6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505C">
        <w:rPr>
          <w:rFonts w:ascii="Times New Roman" w:hAnsi="Times New Roman" w:cs="Times New Roman"/>
          <w:noProof/>
          <w:sz w:val="24"/>
          <w:szCs w:val="24"/>
        </w:rPr>
        <w:t xml:space="preserve">Yuriansyah, Y., Dulbari, D., Sutrisno, H., &amp; Maksum, A. (2020). Pertanian Organik sebagai Salah Satu Konsep Pertanian Berkelanjutan. </w:t>
      </w:r>
      <w:r w:rsidRPr="00FA505C">
        <w:rPr>
          <w:rFonts w:ascii="Times New Roman" w:hAnsi="Times New Roman" w:cs="Times New Roman"/>
          <w:i/>
          <w:iCs/>
          <w:noProof/>
          <w:sz w:val="24"/>
          <w:szCs w:val="24"/>
        </w:rPr>
        <w:t>PengabdianMu: Jurnal Ilmiah Pengabdian Kepada Masyarakat</w:t>
      </w:r>
      <w:r w:rsidRPr="00FA505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A505C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FA505C">
        <w:rPr>
          <w:rFonts w:ascii="Times New Roman" w:hAnsi="Times New Roman" w:cs="Times New Roman"/>
          <w:noProof/>
          <w:sz w:val="24"/>
          <w:szCs w:val="24"/>
        </w:rPr>
        <w:t>(2), 127–132. https://doi.org/10.33084/pengabdianmu.v5i2.1033</w:t>
      </w:r>
    </w:p>
    <w:p w14:paraId="346D0804" w14:textId="77777777" w:rsidR="001E7AB6" w:rsidRDefault="001E7AB6" w:rsidP="001E7AB6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505C">
        <w:rPr>
          <w:rFonts w:ascii="Times New Roman" w:hAnsi="Times New Roman" w:cs="Times New Roman"/>
          <w:noProof/>
          <w:sz w:val="24"/>
          <w:szCs w:val="24"/>
        </w:rPr>
        <w:t xml:space="preserve">Zulfikar, W., Khalil, F. I., Antesty, S., Saputra, O., &amp; Fuadi, M. (2024). </w:t>
      </w:r>
      <w:r w:rsidRPr="00FA505C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Penguatan SDM Petani dan Pengusaha Kopi untuk Peningkatan Kualitas Produk Kopi </w:t>
      </w:r>
      <w:r w:rsidRPr="00FA505C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Di Desa Karang Sidemen Kabupaten Lombok Tengah</w:t>
      </w:r>
      <w:r w:rsidRPr="00FA505C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5D93F6B" w14:textId="77777777" w:rsidR="001E7AB6" w:rsidRDefault="001E7AB6" w:rsidP="001E7AB6">
      <w:pPr>
        <w:spacing w:after="0" w:line="360" w:lineRule="auto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br w:type="page"/>
      </w:r>
    </w:p>
    <w:p w14:paraId="0A62CE08" w14:textId="598DFA43" w:rsidR="001E7AB6" w:rsidRPr="00FA505C" w:rsidRDefault="001E7AB6" w:rsidP="001E7AB6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14:paraId="60EAE0CA" w14:textId="0B86BA70" w:rsidR="00ED6B77" w:rsidRDefault="001E7AB6" w:rsidP="001E7AB6">
      <w:pPr>
        <w:spacing w:after="0" w:line="360" w:lineRule="auto"/>
      </w:pPr>
      <w:r w:rsidRPr="00F34FED">
        <w:rPr>
          <w:rFonts w:asciiTheme="majorBidi" w:hAnsiTheme="majorBidi" w:cstheme="majorBidi"/>
          <w:sz w:val="24"/>
          <w:szCs w:val="24"/>
        </w:rPr>
        <w:fldChar w:fldCharType="end"/>
      </w:r>
    </w:p>
    <w:sectPr w:rsidR="00ED6B77" w:rsidSect="001E7AB6">
      <w:pgSz w:w="11906" w:h="16838"/>
      <w:pgMar w:top="1701" w:right="1701" w:bottom="1701" w:left="226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99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E7AB6"/>
    <w:rsid w:val="001E7AB6"/>
    <w:rsid w:val="00ED6B7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2682542"/>
  <w15:chartTrackingRefBased/>
  <w15:docId w15:val="{1201A770-649F-422C-8EAB-FCFD44B1533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E7AB6"/>
  </w:style>
  <w:style w:type="paragraph" w:styleId="Heading1">
    <w:name w:val="heading 1"/>
    <w:basedOn w:val="Normal"/>
    <w:next w:val="Normal"/>
    <w:link w:val="Heading1Char"/>
    <w:uiPriority w:val="9"/>
    <w:qFormat/>
    <w:rsid w:val="001E7AB6"/>
    <w:pPr>
      <w:jc w:val="center"/>
      <w:outlineLvl w:val="0"/>
    </w:pPr>
    <w:rPr>
      <w:rFonts w:asciiTheme="majorBidi" w:hAnsiTheme="majorBidi" w:cstheme="majorBidi"/>
      <w:b/>
      <w:bCs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E7AB6"/>
    <w:rPr>
      <w:rFonts w:asciiTheme="majorBidi" w:hAnsiTheme="majorBidi" w:cstheme="majorBidi"/>
      <w:b/>
      <w:bCs/>
      <w:sz w:val="24"/>
      <w:szCs w:val="24"/>
      <w:lang w:val="en-US"/>
    </w:rPr>
  </w:style>
  <w:style w:type="character" w:styleId="Hyperlink">
    <w:name w:val="Hyperlink"/>
    <w:basedOn w:val="DefaultParagraphFont"/>
    <w:uiPriority w:val="99"/>
    <w:unhideWhenUsed/>
    <w:rsid w:val="001E7AB6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898</Words>
  <Characters>5125</Characters>
  <Application>Microsoft Office Word</Application>
  <DocSecurity>0</DocSecurity>
  <Lines>42</Lines>
  <Paragraphs>12</Paragraphs>
  <ScaleCrop>false</ScaleCrop>
  <Company/>
  <LinksUpToDate>false</LinksUpToDate>
  <CharactersWithSpaces>60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rian salim</dc:creator>
  <cp:keywords/>
  <dc:description/>
  <cp:lastModifiedBy>adrian salim</cp:lastModifiedBy>
  <cp:revision>1</cp:revision>
  <dcterms:created xsi:type="dcterms:W3CDTF">2025-11-03T04:15:00Z</dcterms:created>
  <dcterms:modified xsi:type="dcterms:W3CDTF">2025-11-03T04:16:00Z</dcterms:modified>
</cp:coreProperties>
</file>